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1693653845"/>
        <w:placeholder>
          <w:docPart w:val="92934EF409D445F7BA816879C23EF0C9"/>
        </w:placeholder>
        <w:temporary/>
        <w:showingPlcHdr/>
        <w15:appearance w15:val="hidden"/>
        <w:text/>
      </w:sdtPr>
      <w:sdtEndPr/>
      <w:sdtContent>
        <w:p w:rsidR="00080C97" w:rsidRDefault="00743D5A">
          <w:pPr>
            <w:pStyle w:val="NoSpacing"/>
          </w:pPr>
          <w:r>
            <w:t>[Your Name]</w:t>
          </w:r>
        </w:p>
      </w:sdtContent>
    </w:sdt>
    <w:sdt>
      <w:sdtPr>
        <w:alias w:val="Instructor Name:"/>
        <w:tag w:val="Instructor Name:"/>
        <w:id w:val="933638082"/>
        <w:placeholder>
          <w:docPart w:val="244C9660BD5D4FF4A813AEEEB1D3729F"/>
        </w:placeholder>
        <w:temporary/>
        <w:showingPlcHdr/>
        <w15:appearance w15:val="hidden"/>
        <w:text/>
      </w:sdtPr>
      <w:sdtEndPr/>
      <w:sdtContent>
        <w:p w:rsidR="00080C97" w:rsidRDefault="00743D5A">
          <w:pPr>
            <w:pStyle w:val="NoSpacing"/>
          </w:pPr>
          <w:r>
            <w:t>[Instructor Name]</w:t>
          </w:r>
        </w:p>
      </w:sdtContent>
    </w:sdt>
    <w:sdt>
      <w:sdtPr>
        <w:alias w:val="Course Number:"/>
        <w:tag w:val="Course Number:"/>
        <w:id w:val="-2127379683"/>
        <w:placeholder>
          <w:docPart w:val="F0406884E0EB4D2492D4F35B120E4F53"/>
        </w:placeholder>
        <w:temporary/>
        <w:showingPlcHdr/>
        <w15:appearance w15:val="hidden"/>
        <w:text/>
      </w:sdtPr>
      <w:sdtEndPr/>
      <w:sdtContent>
        <w:p w:rsidR="00080C97" w:rsidRDefault="00743D5A">
          <w:pPr>
            <w:pStyle w:val="NoSpacing"/>
          </w:pPr>
          <w:r>
            <w:t>[Course Number]</w:t>
          </w:r>
        </w:p>
      </w:sdtContent>
    </w:sdt>
    <w:sdt>
      <w:sdtPr>
        <w:alias w:val="Date:"/>
        <w:tag w:val="Date:"/>
        <w:id w:val="997763874"/>
        <w:placeholder>
          <w:docPart w:val="10206AC4EB1949A5B08DBF245121B152"/>
        </w:placeholder>
        <w:temporary/>
        <w:showingPlcHdr/>
        <w15:appearance w15:val="hidden"/>
        <w:text/>
      </w:sdtPr>
      <w:sdtEndPr/>
      <w:sdtContent>
        <w:p w:rsidR="007D4B2F" w:rsidRDefault="00743D5A">
          <w:pPr>
            <w:pStyle w:val="NoSpacing"/>
          </w:pPr>
          <w:r>
            <w:t>[Date]</w:t>
          </w:r>
        </w:p>
      </w:sdtContent>
    </w:sdt>
    <w:p w:rsidR="00080C97" w:rsidRDefault="00743D5A">
      <w:pPr>
        <w:pStyle w:val="Title"/>
      </w:pPr>
      <w:r>
        <w:t>The Story of an Hour</w:t>
      </w:r>
    </w:p>
    <w:p w:rsidR="00080C97" w:rsidRDefault="00743D5A">
      <w:r>
        <w:t>‘The story of an hour’ is one of the finest pieces of work done by Kate Chopin. She rose to prominence with this story, and numerous critiques have commented on it acclaiming its themes, portrayal of characters, and the plot. It describes typical gender ro</w:t>
      </w:r>
      <w:r>
        <w:t xml:space="preserve">les of the society of the late nineteenth </w:t>
      </w:r>
      <w:r w:rsidR="00E21972">
        <w:t xml:space="preserve">century </w:t>
      </w:r>
      <w:r>
        <w:t xml:space="preserve">wherein the story has been set. It explores the themes of self-assertion, freedom, love, autonomy, and fulfillment. Critiques have attributed the work as </w:t>
      </w:r>
      <w:r w:rsidR="00785E40">
        <w:t>a sacred text of feminism, as it entails a journey of self-actualization of a woman. It is a visionary time-travel of thoughts that spans across several upcoming decades in the life of a woman who has been left alone after the death of her husband. The protagonist finds her true identity thinking beyond the boundaries at hearing a misconceived, untrue news of her husband’s demise.</w:t>
      </w:r>
    </w:p>
    <w:p w:rsidR="00D14C33" w:rsidRDefault="00743D5A">
      <w:r>
        <w:t>The story comprises an act of almost an hour’s duration. Mrs. Louise Mallard is informed of her husband’s accidental death by her sister, Josephine, and affirmed by her husband’s friend, R</w:t>
      </w:r>
      <w:r>
        <w:t>ichards</w:t>
      </w:r>
      <w:r w:rsidR="006D0009">
        <w:t xml:space="preserve"> </w:t>
      </w:r>
      <w:r w:rsidR="006D0009">
        <w:fldChar w:fldCharType="begin"/>
      </w:r>
      <w:r w:rsidR="006D0009">
        <w:instrText xml:space="preserve"> ADDIN ZOTERO_ITEM CSL_CITATION {"citationID":"FUuIcDdS","properties":{"formattedCitation":"(\\uc0\\u8220{}\\uc0\\u8216{}The Story of an Hour\\uc0\\u8217{} Text\\uc0\\u8221{})","plainCitation":"(“‘The Story of an Hour’ Text”)","noteIndex":0},"citationItems":[{"id":127,"uris":["http://zotero.org/users/local/wreEcalP/items/LAXE6V87"],"uri":["http://zotero.org/users/local/wreEcalP/items/LAXE6V87"],"itemData":{"id":127,"type":"post-weblog","title":"\"The Story of an Hour\" text","container-title":"KateChopin.org","abstract":"Accurate text of Kate Chopin's \"The Story of an Hour\"","URL":"https://www.katechopin.org/story-hour/","language":"en-US","accessed":{"date-parts":[["2019",11,14]]}}}],"schema":"https://github.com/citation-style-language/schema/raw/master/csl-citation.json"} </w:instrText>
      </w:r>
      <w:r w:rsidR="006D0009">
        <w:fldChar w:fldCharType="separate"/>
      </w:r>
      <w:r w:rsidR="006D0009" w:rsidRPr="006D0009">
        <w:rPr>
          <w:rFonts w:ascii="Times New Roman" w:hAnsi="Times New Roman" w:cs="Times New Roman"/>
        </w:rPr>
        <w:t>(“‘The Story of an Hour’ Text”)</w:t>
      </w:r>
      <w:r w:rsidR="006D0009">
        <w:fldChar w:fldCharType="end"/>
      </w:r>
      <w:r>
        <w:t xml:space="preserve">. </w:t>
      </w:r>
      <w:r w:rsidR="00ED34F4">
        <w:t>The reaction of Mrs. Mallard is unusual; she weeps</w:t>
      </w:r>
      <w:r>
        <w:t xml:space="preserve"> </w:t>
      </w:r>
      <w:r w:rsidR="00ED34F4">
        <w:t>with full exertion in her sister’s arms. She walks to her room alone, and heads toward the window. She feels the breath of rain in the air, hears a distant song, and senses cries of a peddler. She later sits in a chair, and sets out on a journey of thoughts. She sits still in the chair,</w:t>
      </w:r>
      <w:r w:rsidR="00E53F81">
        <w:t xml:space="preserve"> and then she feels something new in her. She is gradually filled with a kind of possession that is about to surround her altogether. She cannot resist it. It is a flair of freedom that slips through her lips. She is relaxed now. She has traveled through many decades meanwhile. She has envisioned </w:t>
      </w:r>
      <w:r w:rsidR="00E53F81">
        <w:lastRenderedPageBreak/>
        <w:t>herself to be “free” of the stereotype associated with women of that era. Nobody will ever behave didactically with her. Her body and soul are free now.</w:t>
      </w:r>
    </w:p>
    <w:p w:rsidR="006D0009" w:rsidRDefault="00743D5A">
      <w:r>
        <w:t xml:space="preserve">The story ends with a dramatic twist with the death of “her” indicating that she is blissful </w:t>
      </w:r>
      <w:r w:rsidR="00EB5408">
        <w:t xml:space="preserve">at this experience. She has reached her </w:t>
      </w:r>
      <w:r w:rsidR="00FA5865">
        <w:t>epitome. She prefers selfhood to</w:t>
      </w:r>
      <w:bookmarkStart w:id="0" w:name="_GoBack"/>
      <w:bookmarkEnd w:id="0"/>
      <w:r w:rsidR="00EB5408">
        <w:t xml:space="preserve"> love. She has found relief from the burden of relationships that limit a person’s potential.</w:t>
      </w:r>
    </w:p>
    <w:p w:rsidR="006D0009" w:rsidRDefault="00743D5A">
      <w:pPr>
        <w:suppressAutoHyphens w:val="0"/>
      </w:pPr>
      <w:r>
        <w:br w:type="page"/>
      </w:r>
    </w:p>
    <w:p w:rsidR="00E53F81" w:rsidRDefault="00743D5A" w:rsidP="006D0009">
      <w:pPr>
        <w:ind w:firstLine="0"/>
        <w:jc w:val="center"/>
      </w:pPr>
      <w:r>
        <w:lastRenderedPageBreak/>
        <w:t>Works Cited</w:t>
      </w:r>
    </w:p>
    <w:p w:rsidR="006D0009" w:rsidRPr="006D0009" w:rsidRDefault="00743D5A" w:rsidP="006D000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D0009">
        <w:rPr>
          <w:rFonts w:ascii="Times New Roman" w:hAnsi="Times New Roman" w:cs="Times New Roman"/>
        </w:rPr>
        <w:t xml:space="preserve">“‘The Story of an Hour’ Text.” </w:t>
      </w:r>
      <w:r w:rsidRPr="006D0009">
        <w:rPr>
          <w:rFonts w:ascii="Times New Roman" w:hAnsi="Times New Roman" w:cs="Times New Roman"/>
          <w:i/>
          <w:iCs/>
        </w:rPr>
        <w:t>KateChopin.Org</w:t>
      </w:r>
      <w:r w:rsidRPr="006D0009">
        <w:rPr>
          <w:rFonts w:ascii="Times New Roman" w:hAnsi="Times New Roman" w:cs="Times New Roman"/>
        </w:rPr>
        <w:t>, https://www.katechopin.org/story</w:t>
      </w:r>
      <w:r w:rsidRPr="006D0009">
        <w:rPr>
          <w:rFonts w:ascii="Times New Roman" w:hAnsi="Times New Roman" w:cs="Times New Roman"/>
        </w:rPr>
        <w:t>-hour/. Accessed 14 Nov. 2019.</w:t>
      </w:r>
    </w:p>
    <w:p w:rsidR="006D0009" w:rsidRDefault="00743D5A" w:rsidP="006D0009">
      <w:pPr>
        <w:ind w:firstLine="0"/>
      </w:pPr>
      <w:r>
        <w:fldChar w:fldCharType="end"/>
      </w:r>
    </w:p>
    <w:sectPr w:rsidR="006D0009">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3D5A" w:rsidRDefault="00743D5A">
      <w:pPr>
        <w:spacing w:line="240" w:lineRule="auto"/>
      </w:pPr>
      <w:r>
        <w:separator/>
      </w:r>
    </w:p>
  </w:endnote>
  <w:endnote w:type="continuationSeparator" w:id="0">
    <w:p w:rsidR="00743D5A" w:rsidRDefault="00743D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3D5A" w:rsidRDefault="00743D5A">
      <w:pPr>
        <w:spacing w:line="240" w:lineRule="auto"/>
      </w:pPr>
      <w:r>
        <w:separator/>
      </w:r>
    </w:p>
  </w:footnote>
  <w:footnote w:type="continuationSeparator" w:id="0">
    <w:p w:rsidR="00743D5A" w:rsidRDefault="00743D5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0C97" w:rsidRDefault="00743D5A">
    <w:pPr>
      <w:pStyle w:val="Header"/>
    </w:pPr>
    <w:sdt>
      <w:sdtPr>
        <w:alias w:val="Last Name:"/>
        <w:tag w:val="Last Name:"/>
        <w:id w:val="1658178901"/>
        <w:placeholder>
          <w:docPart w:val="95221ECE6F00466EACC16CB76FFF1E9D"/>
        </w:placeholder>
        <w:showingPlcHdr/>
        <w:dataBinding w:prefixMappings="xmlns:ns0='http://schemas.microsoft.com/office/2006/coverPageProps' " w:xpath="/ns0:CoverPageProperties[1]/ns0:Abstract[1]" w:storeItemID="{55AF091B-3C7A-41E3-B477-F2FDAA23CFDA}"/>
        <w15:appearance w15:val="hidden"/>
        <w:text/>
      </w:sdtPr>
      <w:sdtEndPr/>
      <w:sdtContent>
        <w:r w:rsidR="00AB1E45">
          <w:t>[Last Name]</w:t>
        </w:r>
      </w:sdtContent>
    </w:sdt>
    <w:r w:rsidR="00EC2FE4">
      <w:t xml:space="preserve"> </w:t>
    </w:r>
    <w:r w:rsidR="00EC2FE4">
      <w:fldChar w:fldCharType="begin"/>
    </w:r>
    <w:r w:rsidR="00EC2FE4">
      <w:instrText xml:space="preserve"> PAGE   \* MERGEFORMAT </w:instrText>
    </w:r>
    <w:r w:rsidR="00EC2FE4">
      <w:fldChar w:fldCharType="separate"/>
    </w:r>
    <w:r w:rsidR="00FA5865">
      <w:rPr>
        <w:noProof/>
      </w:rPr>
      <w:t>3</w:t>
    </w:r>
    <w:r w:rsidR="00EC2FE4">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0C97" w:rsidRDefault="00743D5A">
    <w:pPr>
      <w:pStyle w:val="Header"/>
    </w:pPr>
    <w:sdt>
      <w:sdtPr>
        <w:alias w:val="Last Name:"/>
        <w:tag w:val="Last Name:"/>
        <w:id w:val="-348181431"/>
        <w:placeholder>
          <w:docPart w:val="A6C9E264C1A04513855BD5318C17F2E9"/>
        </w:placeholder>
        <w:showingPlcHdr/>
        <w:dataBinding w:prefixMappings="xmlns:ns0='http://schemas.microsoft.com/office/2006/coverPageProps' " w:xpath="/ns0:CoverPageProperties[1]/ns0:Abstract[1]" w:storeItemID="{55AF091B-3C7A-41E3-B477-F2FDAA23CFDA}"/>
        <w15:appearance w15:val="hidden"/>
        <w:text/>
      </w:sdtPr>
      <w:sdtEndPr/>
      <w:sdtContent>
        <w:r w:rsidR="00AB1E45">
          <w:t>[Last Name]</w:t>
        </w:r>
      </w:sdtContent>
    </w:sdt>
    <w:r w:rsidR="00EC2FE4">
      <w:t xml:space="preserve"> </w:t>
    </w:r>
    <w:r w:rsidR="00EC2FE4">
      <w:fldChar w:fldCharType="begin"/>
    </w:r>
    <w:r w:rsidR="00EC2FE4">
      <w:instrText xml:space="preserve"> PAGE   \* MERGEFORMAT </w:instrText>
    </w:r>
    <w:r w:rsidR="00EC2FE4">
      <w:fldChar w:fldCharType="separate"/>
    </w:r>
    <w:r w:rsidR="00FA5865">
      <w:rPr>
        <w:noProof/>
      </w:rPr>
      <w:t>1</w:t>
    </w:r>
    <w:r w:rsidR="00EC2FE4">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87A3A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229E3C4C"/>
    <w:multiLevelType w:val="hybridMultilevel"/>
    <w:tmpl w:val="6256DC96"/>
    <w:lvl w:ilvl="0" w:tplc="C1E87EEE">
      <w:start w:val="1"/>
      <w:numFmt w:val="lowerLetter"/>
      <w:pStyle w:val="TableNote"/>
      <w:suff w:val="space"/>
      <w:lvlText w:val="%1."/>
      <w:lvlJc w:val="left"/>
      <w:pPr>
        <w:ind w:left="0" w:firstLine="720"/>
      </w:pPr>
      <w:rPr>
        <w:rFonts w:hint="default"/>
      </w:rPr>
    </w:lvl>
    <w:lvl w:ilvl="1" w:tplc="DB8AFF8C" w:tentative="1">
      <w:start w:val="1"/>
      <w:numFmt w:val="lowerLetter"/>
      <w:lvlText w:val="%2."/>
      <w:lvlJc w:val="left"/>
      <w:pPr>
        <w:ind w:left="2160" w:hanging="360"/>
      </w:pPr>
    </w:lvl>
    <w:lvl w:ilvl="2" w:tplc="626E9B40" w:tentative="1">
      <w:start w:val="1"/>
      <w:numFmt w:val="lowerRoman"/>
      <w:lvlText w:val="%3."/>
      <w:lvlJc w:val="right"/>
      <w:pPr>
        <w:ind w:left="2880" w:hanging="180"/>
      </w:pPr>
    </w:lvl>
    <w:lvl w:ilvl="3" w:tplc="95A66CC6" w:tentative="1">
      <w:start w:val="1"/>
      <w:numFmt w:val="decimal"/>
      <w:lvlText w:val="%4."/>
      <w:lvlJc w:val="left"/>
      <w:pPr>
        <w:ind w:left="3600" w:hanging="360"/>
      </w:pPr>
    </w:lvl>
    <w:lvl w:ilvl="4" w:tplc="5656BCC6" w:tentative="1">
      <w:start w:val="1"/>
      <w:numFmt w:val="lowerLetter"/>
      <w:lvlText w:val="%5."/>
      <w:lvlJc w:val="left"/>
      <w:pPr>
        <w:ind w:left="4320" w:hanging="360"/>
      </w:pPr>
    </w:lvl>
    <w:lvl w:ilvl="5" w:tplc="778254DE" w:tentative="1">
      <w:start w:val="1"/>
      <w:numFmt w:val="lowerRoman"/>
      <w:lvlText w:val="%6."/>
      <w:lvlJc w:val="right"/>
      <w:pPr>
        <w:ind w:left="5040" w:hanging="180"/>
      </w:pPr>
    </w:lvl>
    <w:lvl w:ilvl="6" w:tplc="43D0CD0E" w:tentative="1">
      <w:start w:val="1"/>
      <w:numFmt w:val="decimal"/>
      <w:lvlText w:val="%7."/>
      <w:lvlJc w:val="left"/>
      <w:pPr>
        <w:ind w:left="5760" w:hanging="360"/>
      </w:pPr>
    </w:lvl>
    <w:lvl w:ilvl="7" w:tplc="4CF02B64" w:tentative="1">
      <w:start w:val="1"/>
      <w:numFmt w:val="lowerLetter"/>
      <w:lvlText w:val="%8."/>
      <w:lvlJc w:val="left"/>
      <w:pPr>
        <w:ind w:left="6480" w:hanging="360"/>
      </w:pPr>
    </w:lvl>
    <w:lvl w:ilvl="8" w:tplc="F188AFEE" w:tentative="1">
      <w:start w:val="1"/>
      <w:numFmt w:val="lowerRoman"/>
      <w:lvlText w:val="%9."/>
      <w:lvlJc w:val="right"/>
      <w:pPr>
        <w:ind w:left="7200" w:hanging="180"/>
      </w:pPr>
    </w:lvl>
  </w:abstractNum>
  <w:abstractNum w:abstractNumId="12">
    <w:nsid w:val="2D500B64"/>
    <w:multiLevelType w:val="multilevel"/>
    <w:tmpl w:val="EA0C65F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39E1B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5B1B5787"/>
    <w:multiLevelType w:val="multilevel"/>
    <w:tmpl w:val="4572ABF8"/>
    <w:numStyleLink w:val="MLAOutline"/>
  </w:abstractNum>
  <w:abstractNum w:abstractNumId="16">
    <w:nsid w:val="5CE34C0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4"/>
  </w:num>
  <w:num w:numId="13">
    <w:abstractNumId w:val="15"/>
  </w:num>
  <w:num w:numId="14">
    <w:abstractNumId w:val="13"/>
  </w:num>
  <w:num w:numId="15">
    <w:abstractNumId w:val="10"/>
  </w:num>
  <w:num w:numId="16">
    <w:abstractNumId w:val="12"/>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532F"/>
    <w:rsid w:val="00080C97"/>
    <w:rsid w:val="002F5FE9"/>
    <w:rsid w:val="0034643D"/>
    <w:rsid w:val="003E748F"/>
    <w:rsid w:val="006A64A8"/>
    <w:rsid w:val="006D0009"/>
    <w:rsid w:val="00743D5A"/>
    <w:rsid w:val="00785E40"/>
    <w:rsid w:val="007D4B2F"/>
    <w:rsid w:val="0092532F"/>
    <w:rsid w:val="00965112"/>
    <w:rsid w:val="00AB1E45"/>
    <w:rsid w:val="00B82F8F"/>
    <w:rsid w:val="00BD3A4E"/>
    <w:rsid w:val="00C26420"/>
    <w:rsid w:val="00D14C33"/>
    <w:rsid w:val="00E21972"/>
    <w:rsid w:val="00E53F81"/>
    <w:rsid w:val="00E90466"/>
    <w:rsid w:val="00EB5408"/>
    <w:rsid w:val="00EC2FE4"/>
    <w:rsid w:val="00ED34F4"/>
    <w:rsid w:val="00F70D73"/>
    <w:rsid w:val="00FA58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D6244C7-CA4E-41B1-B05E-FC68CA6FE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5112"/>
    <w:pPr>
      <w:suppressAutoHyphens/>
    </w:pPr>
  </w:style>
  <w:style w:type="paragraph" w:styleId="Heading1">
    <w:name w:val="heading 1"/>
    <w:basedOn w:val="Normal"/>
    <w:next w:val="Normal"/>
    <w:link w:val="Heading1Char"/>
    <w:uiPriority w:val="9"/>
    <w:qFormat/>
    <w:rsid w:val="00EC2FE4"/>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EC2FE4"/>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EC2FE4"/>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EC2FE4"/>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EC2FE4"/>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EC2FE4"/>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EC2FE4"/>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EC2FE4"/>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EC2FE4"/>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EC2FE4"/>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C2FE4"/>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EC2FE4"/>
    <w:pPr>
      <w:pBdr>
        <w:top w:val="single" w:sz="2" w:space="10" w:color="404040" w:themeColor="text1" w:themeTint="BF" w:shadow="1"/>
        <w:left w:val="single" w:sz="2" w:space="10" w:color="404040" w:themeColor="text1" w:themeTint="BF" w:shadow="1"/>
        <w:bottom w:val="single" w:sz="2" w:space="10" w:color="404040" w:themeColor="text1" w:themeTint="BF" w:shadow="1"/>
        <w:right w:val="single" w:sz="2" w:space="10" w:color="404040" w:themeColor="text1" w:themeTint="BF" w:shadow="1"/>
      </w:pBdr>
      <w:ind w:left="1152" w:right="1152" w:firstLine="0"/>
    </w:pPr>
    <w:rPr>
      <w:i/>
      <w:iCs/>
      <w:color w:val="404040" w:themeColor="text1" w:themeTint="BF"/>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EC2FE4"/>
    <w:pPr>
      <w:spacing w:after="120"/>
      <w:ind w:firstLine="0"/>
    </w:pPr>
    <w:rPr>
      <w:sz w:val="22"/>
      <w:szCs w:val="16"/>
    </w:rPr>
  </w:style>
  <w:style w:type="character" w:customStyle="1" w:styleId="BodyText3Char">
    <w:name w:val="Body Text 3 Char"/>
    <w:basedOn w:val="DefaultParagraphFont"/>
    <w:link w:val="BodyText3"/>
    <w:uiPriority w:val="99"/>
    <w:semiHidden/>
    <w:rsid w:val="00EC2FE4"/>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EC2FE4"/>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C2FE4"/>
    <w:rPr>
      <w:sz w:val="22"/>
      <w:szCs w:val="16"/>
    </w:rPr>
  </w:style>
  <w:style w:type="paragraph" w:styleId="Caption">
    <w:name w:val="caption"/>
    <w:basedOn w:val="Normal"/>
    <w:next w:val="Normal"/>
    <w:uiPriority w:val="35"/>
    <w:semiHidden/>
    <w:unhideWhenUsed/>
    <w:qFormat/>
    <w:rsid w:val="00EC2FE4"/>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EC2FE4"/>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C2FE4"/>
    <w:rPr>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EC2FE4"/>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C2FE4"/>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C2FE4"/>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5"/>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EC2FE4"/>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C2FE4"/>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EC2FE4"/>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EC2FE4"/>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EC2FE4"/>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C2FE4"/>
    <w:rPr>
      <w:rFonts w:ascii="Consolas" w:hAnsi="Consolas" w:cs="Consolas"/>
      <w:sz w:val="22"/>
      <w:szCs w:val="21"/>
    </w:rPr>
  </w:style>
  <w:style w:type="paragraph" w:styleId="Quote">
    <w:name w:val="Quote"/>
    <w:basedOn w:val="Normal"/>
    <w:next w:val="Normal"/>
    <w:link w:val="QuoteChar"/>
    <w:uiPriority w:val="4"/>
    <w:qFormat/>
    <w:pPr>
      <w:ind w:left="1440" w:firstLine="0"/>
    </w:pPr>
  </w:style>
  <w:style w:type="character" w:customStyle="1" w:styleId="QuoteChar">
    <w:name w:val="Quote Char"/>
    <w:basedOn w:val="DefaultParagraphFont"/>
    <w:link w:val="Quote"/>
    <w:uiPriority w:val="4"/>
    <w:rsid w:val="007D4B2F"/>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2"/>
    <w:qFormat/>
    <w:pPr>
      <w:ind w:firstLine="0"/>
      <w:jc w:val="center"/>
    </w:pPr>
    <w:rPr>
      <w:rFonts w:asciiTheme="majorHAnsi" w:eastAsiaTheme="majorEastAsia" w:hAnsiTheme="majorHAnsi" w:cstheme="majorBidi"/>
      <w:spacing w:val="-10"/>
      <w:kern w:val="28"/>
    </w:rPr>
  </w:style>
  <w:style w:type="character" w:customStyle="1" w:styleId="TitleChar">
    <w:name w:val="Title Char"/>
    <w:basedOn w:val="DefaultParagraphFont"/>
    <w:link w:val="Title"/>
    <w:uiPriority w:val="2"/>
    <w:rPr>
      <w:rFonts w:asciiTheme="majorHAnsi" w:eastAsiaTheme="majorEastAsia" w:hAnsiTheme="majorHAnsi" w:cstheme="majorBidi"/>
      <w:spacing w:val="-10"/>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EC2FE4"/>
    <w:rPr>
      <w:color w:val="404040" w:themeColor="text1" w:themeTint="BF"/>
    </w:rPr>
  </w:style>
  <w:style w:type="character" w:styleId="Emphasis">
    <w:name w:val="Emphasis"/>
    <w:basedOn w:val="DefaultParagraphFont"/>
    <w:uiPriority w:val="3"/>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6"/>
    <w:qFormat/>
    <w:pPr>
      <w:spacing w:before="240"/>
    </w:pPr>
  </w:style>
  <w:style w:type="paragraph" w:customStyle="1" w:styleId="TableNote">
    <w:name w:val="Table Note"/>
    <w:basedOn w:val="Normal"/>
    <w:uiPriority w:val="7"/>
    <w:qFormat/>
    <w:pPr>
      <w:numPr>
        <w:numId w:val="11"/>
      </w:numPr>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style>
  <w:style w:type="character" w:styleId="IntenseEmphasis">
    <w:name w:val="Intense Emphasis"/>
    <w:basedOn w:val="DefaultParagraphFont"/>
    <w:uiPriority w:val="21"/>
    <w:semiHidden/>
    <w:unhideWhenUsed/>
    <w:qFormat/>
    <w:rsid w:val="007D4B2F"/>
    <w:rPr>
      <w:i/>
      <w:iCs/>
      <w:color w:val="404040" w:themeColor="text1" w:themeTint="BF"/>
    </w:rPr>
  </w:style>
  <w:style w:type="paragraph" w:styleId="IntenseQuote">
    <w:name w:val="Intense Quote"/>
    <w:basedOn w:val="Normal"/>
    <w:next w:val="Normal"/>
    <w:link w:val="IntenseQuoteChar"/>
    <w:uiPriority w:val="30"/>
    <w:semiHidden/>
    <w:unhideWhenUsed/>
    <w:qFormat/>
    <w:rsid w:val="007D4B2F"/>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7D4B2F"/>
    <w:rPr>
      <w:i/>
      <w:iCs/>
      <w:color w:val="404040" w:themeColor="text1" w:themeTint="BF"/>
    </w:rPr>
  </w:style>
  <w:style w:type="character" w:styleId="FollowedHyperlink">
    <w:name w:val="FollowedHyperlink"/>
    <w:basedOn w:val="DefaultParagraphFont"/>
    <w:uiPriority w:val="99"/>
    <w:semiHidden/>
    <w:unhideWhenUsed/>
    <w:rsid w:val="00EC2FE4"/>
    <w:rPr>
      <w:color w:val="404040" w:themeColor="text1" w:themeTint="BF"/>
      <w:u w:val="single"/>
    </w:rPr>
  </w:style>
  <w:style w:type="character" w:styleId="CommentReference">
    <w:name w:val="annotation reference"/>
    <w:basedOn w:val="DefaultParagraphFont"/>
    <w:uiPriority w:val="99"/>
    <w:semiHidden/>
    <w:unhideWhenUsed/>
    <w:rsid w:val="00EC2FE4"/>
    <w:rPr>
      <w:sz w:val="22"/>
      <w:szCs w:val="16"/>
    </w:rPr>
  </w:style>
  <w:style w:type="character" w:styleId="HTMLKeyboard">
    <w:name w:val="HTML Keyboard"/>
    <w:basedOn w:val="DefaultParagraphFont"/>
    <w:uiPriority w:val="99"/>
    <w:semiHidden/>
    <w:unhideWhenUsed/>
    <w:rsid w:val="00EC2FE4"/>
    <w:rPr>
      <w:rFonts w:ascii="Consolas" w:hAnsi="Consolas"/>
      <w:sz w:val="22"/>
      <w:szCs w:val="20"/>
    </w:rPr>
  </w:style>
  <w:style w:type="character" w:styleId="HTMLCode">
    <w:name w:val="HTML Code"/>
    <w:basedOn w:val="DefaultParagraphFont"/>
    <w:uiPriority w:val="99"/>
    <w:semiHidden/>
    <w:unhideWhenUsed/>
    <w:rsid w:val="00EC2FE4"/>
    <w:rPr>
      <w:rFonts w:ascii="Consolas" w:hAnsi="Consolas"/>
      <w:sz w:val="22"/>
      <w:szCs w:val="20"/>
    </w:rPr>
  </w:style>
  <w:style w:type="character" w:styleId="HTMLTypewriter">
    <w:name w:val="HTML Typewriter"/>
    <w:basedOn w:val="DefaultParagraphFont"/>
    <w:uiPriority w:val="99"/>
    <w:semiHidden/>
    <w:unhideWhenUsed/>
    <w:rsid w:val="00EC2FE4"/>
    <w:rPr>
      <w:rFonts w:ascii="Consolas" w:hAnsi="Consolas"/>
      <w:sz w:val="22"/>
      <w:szCs w:val="20"/>
    </w:rPr>
  </w:style>
  <w:style w:type="character" w:styleId="IntenseReference">
    <w:name w:val="Intense Reference"/>
    <w:basedOn w:val="DefaultParagraphFont"/>
    <w:uiPriority w:val="32"/>
    <w:semiHidden/>
    <w:unhideWhenUsed/>
    <w:qFormat/>
    <w:rsid w:val="00C26420"/>
    <w:rPr>
      <w:b/>
      <w:bCs/>
      <w:caps w:val="0"/>
      <w:smallCaps/>
      <w:color w:val="6E6E6E" w:themeColor="accent1" w:themeShade="80"/>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r\Documents\Orders\MLA.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2934EF409D445F7BA816879C23EF0C9"/>
        <w:category>
          <w:name w:val="General"/>
          <w:gallery w:val="placeholder"/>
        </w:category>
        <w:types>
          <w:type w:val="bbPlcHdr"/>
        </w:types>
        <w:behaviors>
          <w:behavior w:val="content"/>
        </w:behaviors>
        <w:guid w:val="{C4AAC99B-8EB5-42C6-9190-51A0A31C0600}"/>
      </w:docPartPr>
      <w:docPartBody>
        <w:p w:rsidR="007A6667" w:rsidRDefault="005B7DD7">
          <w:pPr>
            <w:pStyle w:val="92934EF409D445F7BA816879C23EF0C9"/>
          </w:pPr>
          <w:r>
            <w:t>[Your Name]</w:t>
          </w:r>
        </w:p>
      </w:docPartBody>
    </w:docPart>
    <w:docPart>
      <w:docPartPr>
        <w:name w:val="244C9660BD5D4FF4A813AEEEB1D3729F"/>
        <w:category>
          <w:name w:val="General"/>
          <w:gallery w:val="placeholder"/>
        </w:category>
        <w:types>
          <w:type w:val="bbPlcHdr"/>
        </w:types>
        <w:behaviors>
          <w:behavior w:val="content"/>
        </w:behaviors>
        <w:guid w:val="{DAA51991-3F31-44A5-A64A-D52D6BD853BB}"/>
      </w:docPartPr>
      <w:docPartBody>
        <w:p w:rsidR="007A6667" w:rsidRDefault="005B7DD7">
          <w:pPr>
            <w:pStyle w:val="244C9660BD5D4FF4A813AEEEB1D3729F"/>
          </w:pPr>
          <w:r>
            <w:t>[Instructor Name]</w:t>
          </w:r>
        </w:p>
      </w:docPartBody>
    </w:docPart>
    <w:docPart>
      <w:docPartPr>
        <w:name w:val="F0406884E0EB4D2492D4F35B120E4F53"/>
        <w:category>
          <w:name w:val="General"/>
          <w:gallery w:val="placeholder"/>
        </w:category>
        <w:types>
          <w:type w:val="bbPlcHdr"/>
        </w:types>
        <w:behaviors>
          <w:behavior w:val="content"/>
        </w:behaviors>
        <w:guid w:val="{238E0D0B-923E-401E-8E4C-99DFF490F9A6}"/>
      </w:docPartPr>
      <w:docPartBody>
        <w:p w:rsidR="007A6667" w:rsidRDefault="005B7DD7">
          <w:pPr>
            <w:pStyle w:val="F0406884E0EB4D2492D4F35B120E4F53"/>
          </w:pPr>
          <w:r>
            <w:t>[Course Number]</w:t>
          </w:r>
        </w:p>
      </w:docPartBody>
    </w:docPart>
    <w:docPart>
      <w:docPartPr>
        <w:name w:val="10206AC4EB1949A5B08DBF245121B152"/>
        <w:category>
          <w:name w:val="General"/>
          <w:gallery w:val="placeholder"/>
        </w:category>
        <w:types>
          <w:type w:val="bbPlcHdr"/>
        </w:types>
        <w:behaviors>
          <w:behavior w:val="content"/>
        </w:behaviors>
        <w:guid w:val="{0127EA37-19C1-4A9D-96AC-1D76955D5437}"/>
      </w:docPartPr>
      <w:docPartBody>
        <w:p w:rsidR="007A6667" w:rsidRDefault="005B7DD7">
          <w:pPr>
            <w:pStyle w:val="10206AC4EB1949A5B08DBF245121B152"/>
          </w:pPr>
          <w:r>
            <w:t>[Date]</w:t>
          </w:r>
        </w:p>
      </w:docPartBody>
    </w:docPart>
    <w:docPart>
      <w:docPartPr>
        <w:name w:val="A6C9E264C1A04513855BD5318C17F2E9"/>
        <w:category>
          <w:name w:val="General"/>
          <w:gallery w:val="placeholder"/>
        </w:category>
        <w:types>
          <w:type w:val="bbPlcHdr"/>
        </w:types>
        <w:behaviors>
          <w:behavior w:val="content"/>
        </w:behaviors>
        <w:guid w:val="{02D15350-7BBE-4FAA-AC36-B6D65AD26E21}"/>
      </w:docPartPr>
      <w:docPartBody>
        <w:p w:rsidR="007A6667" w:rsidRDefault="005B7DD7">
          <w:pPr>
            <w:pStyle w:val="A6C9E264C1A04513855BD5318C17F2E9"/>
          </w:pPr>
          <w:r>
            <w:t>Table data</w:t>
          </w:r>
        </w:p>
      </w:docPartBody>
    </w:docPart>
    <w:docPart>
      <w:docPartPr>
        <w:name w:val="95221ECE6F00466EACC16CB76FFF1E9D"/>
        <w:category>
          <w:name w:val="General"/>
          <w:gallery w:val="placeholder"/>
        </w:category>
        <w:types>
          <w:type w:val="bbPlcHdr"/>
        </w:types>
        <w:behaviors>
          <w:behavior w:val="content"/>
        </w:behaviors>
        <w:guid w:val="{B8F11808-8E8C-4AE9-9CAA-C9CCE1515ED5}"/>
      </w:docPartPr>
      <w:docPartBody>
        <w:p w:rsidR="007A6667" w:rsidRDefault="005B7DD7">
          <w:pPr>
            <w:pStyle w:val="95221ECE6F00466EACC16CB76FFF1E9D"/>
          </w:pPr>
          <w:r>
            <w:t>Table dat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7C9C"/>
    <w:rsid w:val="005B7DD7"/>
    <w:rsid w:val="007A6667"/>
    <w:rsid w:val="00AD7C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3"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2934EF409D445F7BA816879C23EF0C9">
    <w:name w:val="92934EF409D445F7BA816879C23EF0C9"/>
  </w:style>
  <w:style w:type="paragraph" w:customStyle="1" w:styleId="244C9660BD5D4FF4A813AEEEB1D3729F">
    <w:name w:val="244C9660BD5D4FF4A813AEEEB1D3729F"/>
  </w:style>
  <w:style w:type="paragraph" w:customStyle="1" w:styleId="F0406884E0EB4D2492D4F35B120E4F53">
    <w:name w:val="F0406884E0EB4D2492D4F35B120E4F53"/>
  </w:style>
  <w:style w:type="paragraph" w:customStyle="1" w:styleId="10206AC4EB1949A5B08DBF245121B152">
    <w:name w:val="10206AC4EB1949A5B08DBF245121B152"/>
  </w:style>
  <w:style w:type="paragraph" w:customStyle="1" w:styleId="904DB1A3B2484DFE812E528BA904A8F0">
    <w:name w:val="904DB1A3B2484DFE812E528BA904A8F0"/>
  </w:style>
  <w:style w:type="paragraph" w:customStyle="1" w:styleId="5EA64FFC04064BB48F4A13148A9D4ECE">
    <w:name w:val="5EA64FFC04064BB48F4A13148A9D4ECE"/>
  </w:style>
  <w:style w:type="character" w:styleId="Emphasis">
    <w:name w:val="Emphasis"/>
    <w:basedOn w:val="DefaultParagraphFont"/>
    <w:uiPriority w:val="3"/>
    <w:qFormat/>
    <w:rPr>
      <w:i/>
      <w:iCs/>
    </w:rPr>
  </w:style>
  <w:style w:type="paragraph" w:customStyle="1" w:styleId="C83D891E44454B06A405FAF9DDCA2A65">
    <w:name w:val="C83D891E44454B06A405FAF9DDCA2A65"/>
  </w:style>
  <w:style w:type="paragraph" w:customStyle="1" w:styleId="66EC0C7DC3C54419B5E7DB1C7859C158">
    <w:name w:val="66EC0C7DC3C54419B5E7DB1C7859C158"/>
  </w:style>
  <w:style w:type="paragraph" w:customStyle="1" w:styleId="7A14F773A62D416A8E7F9D2DAB83DD1D">
    <w:name w:val="7A14F773A62D416A8E7F9D2DAB83DD1D"/>
  </w:style>
  <w:style w:type="paragraph" w:customStyle="1" w:styleId="8EB5D65229A345AFA5B2456A519C1AFC">
    <w:name w:val="8EB5D65229A345AFA5B2456A519C1AFC"/>
  </w:style>
  <w:style w:type="paragraph" w:customStyle="1" w:styleId="4498C472E4E545A4A586BBF0840FED33">
    <w:name w:val="4498C472E4E545A4A586BBF0840FED33"/>
  </w:style>
  <w:style w:type="paragraph" w:customStyle="1" w:styleId="E454BAA2309C4A69BF47B4B1540870D0">
    <w:name w:val="E454BAA2309C4A69BF47B4B1540870D0"/>
  </w:style>
  <w:style w:type="paragraph" w:customStyle="1" w:styleId="261AD376AE084361B03206E2A3686823">
    <w:name w:val="261AD376AE084361B03206E2A3686823"/>
  </w:style>
  <w:style w:type="paragraph" w:customStyle="1" w:styleId="CCCDEFFF3EC14ECAB36190236A73CEA1">
    <w:name w:val="CCCDEFFF3EC14ECAB36190236A73CEA1"/>
  </w:style>
  <w:style w:type="paragraph" w:customStyle="1" w:styleId="363A20A7737A40D39A324B9D30E895BE">
    <w:name w:val="363A20A7737A40D39A324B9D30E895BE"/>
  </w:style>
  <w:style w:type="paragraph" w:customStyle="1" w:styleId="A6C9E264C1A04513855BD5318C17F2E9">
    <w:name w:val="A6C9E264C1A04513855BD5318C17F2E9"/>
  </w:style>
  <w:style w:type="paragraph" w:customStyle="1" w:styleId="95221ECE6F00466EACC16CB76FFF1E9D">
    <w:name w:val="95221ECE6F00466EACC16CB76FFF1E9D"/>
  </w:style>
  <w:style w:type="paragraph" w:customStyle="1" w:styleId="B61C90462D21449CA1634D170FD7E63A">
    <w:name w:val="B61C90462D21449CA1634D170FD7E63A"/>
  </w:style>
  <w:style w:type="paragraph" w:customStyle="1" w:styleId="25EF461A819A4E1D97694A4FB67433CC">
    <w:name w:val="25EF461A819A4E1D97694A4FB67433CC"/>
  </w:style>
  <w:style w:type="paragraph" w:customStyle="1" w:styleId="8C723B68AE5444739AC8486BED1196CF">
    <w:name w:val="8C723B68AE5444739AC8486BED1196CF"/>
  </w:style>
  <w:style w:type="paragraph" w:customStyle="1" w:styleId="1866F4BA891C4CC88A9665B5F861AAFF">
    <w:name w:val="1866F4BA891C4CC88A9665B5F861AAFF"/>
  </w:style>
  <w:style w:type="paragraph" w:customStyle="1" w:styleId="06B7D558E57540A491972E11010EBA3D">
    <w:name w:val="06B7D558E57540A491972E11010EBA3D"/>
  </w:style>
  <w:style w:type="paragraph" w:customStyle="1" w:styleId="857C362D992742049961F3E28727110F">
    <w:name w:val="857C362D992742049961F3E28727110F"/>
  </w:style>
  <w:style w:type="paragraph" w:customStyle="1" w:styleId="E64398CBD0464817BED9FF7FA018790C">
    <w:name w:val="E64398CBD0464817BED9FF7FA018790C"/>
  </w:style>
  <w:style w:type="paragraph" w:customStyle="1" w:styleId="EBBB0B1C847F480E89BD5E1EF9BBAA57">
    <w:name w:val="EBBB0B1C847F480E89BD5E1EF9BBAA57"/>
  </w:style>
  <w:style w:type="paragraph" w:customStyle="1" w:styleId="8EF805E9984940D4B23F1FFDD894709D">
    <w:name w:val="8EF805E9984940D4B23F1FFDD894709D"/>
  </w:style>
  <w:style w:type="paragraph" w:customStyle="1" w:styleId="127ED43DAC70409BA80C8F4675F93B70">
    <w:name w:val="127ED43DAC70409BA80C8F4675F93B70"/>
  </w:style>
  <w:style w:type="paragraph" w:customStyle="1" w:styleId="5971D90650B84E478D63E25992742916">
    <w:name w:val="5971D90650B84E478D63E25992742916"/>
  </w:style>
  <w:style w:type="paragraph" w:customStyle="1" w:styleId="75CED047A4D347DF9433FBD073CDA1D6">
    <w:name w:val="75CED047A4D347DF9433FBD073CDA1D6"/>
  </w:style>
  <w:style w:type="paragraph" w:customStyle="1" w:styleId="7991FC49B35448AEBFFC9AED02120B95">
    <w:name w:val="7991FC49B35448AEBFFC9AED02120B95"/>
  </w:style>
  <w:style w:type="paragraph" w:customStyle="1" w:styleId="8B9B3247C2AB4ACA98CF1F83DE7D2BF4">
    <w:name w:val="8B9B3247C2AB4ACA98CF1F83DE7D2BF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03FA55D-B5F1-4D4B-A3F8-0EF241DDE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Template>
  <TotalTime>0</TotalTime>
  <Pages>3</Pages>
  <Words>477</Words>
  <Characters>2720</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r</dc:creator>
  <cp:lastModifiedBy>SALAHUDDIN AZIZ</cp:lastModifiedBy>
  <cp:revision>7</cp:revision>
  <dcterms:created xsi:type="dcterms:W3CDTF">2019-11-14T05:10:00Z</dcterms:created>
  <dcterms:modified xsi:type="dcterms:W3CDTF">2019-11-20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8zm8U4IH"/&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